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5A93" w:rsidRPr="003C3A01" w:rsidRDefault="00615A93" w:rsidP="00615A93">
      <w:pPr>
        <w:rPr>
          <w:b/>
          <w:color w:val="0070C0"/>
        </w:rPr>
      </w:pPr>
      <w:bookmarkStart w:id="0" w:name="_GoBack"/>
      <w:bookmarkEnd w:id="0"/>
      <w:r w:rsidRPr="003C3A01">
        <w:rPr>
          <w:b/>
          <w:color w:val="0070C0"/>
        </w:rPr>
        <w:t xml:space="preserve">Robust implementation of optimal operation of </w:t>
      </w:r>
      <w:r w:rsidR="00F52BD2">
        <w:rPr>
          <w:b/>
          <w:color w:val="0070C0"/>
        </w:rPr>
        <w:t xml:space="preserve">small </w:t>
      </w:r>
      <w:r w:rsidRPr="003C3A01">
        <w:rPr>
          <w:b/>
          <w:color w:val="0070C0"/>
        </w:rPr>
        <w:t>LNG refrigeration cycles.</w:t>
      </w:r>
    </w:p>
    <w:p w:rsidR="000B2E48" w:rsidRDefault="000B2E48" w:rsidP="00615A93">
      <w:pPr>
        <w:rPr>
          <w:color w:val="5B9BD5" w:themeColor="accent1"/>
        </w:rPr>
      </w:pPr>
      <w:r>
        <w:rPr>
          <w:color w:val="5B9BD5" w:themeColor="accent1"/>
        </w:rPr>
        <w:t>Project IKP-70/2015</w:t>
      </w:r>
    </w:p>
    <w:p w:rsidR="00004E41" w:rsidRPr="00004E41" w:rsidRDefault="00004E41" w:rsidP="00615A93">
      <w:pPr>
        <w:rPr>
          <w:color w:val="5B9BD5" w:themeColor="accent1"/>
        </w:rPr>
      </w:pPr>
      <w:r w:rsidRPr="00004E41">
        <w:rPr>
          <w:color w:val="5B9BD5" w:themeColor="accent1"/>
        </w:rPr>
        <w:t>TKP4550 - Process Systems Engineering, Specialization Project</w:t>
      </w:r>
    </w:p>
    <w:p w:rsidR="003C3A01" w:rsidRDefault="003C3A01" w:rsidP="00615A93">
      <w:r>
        <w:t>Main supervisor: Sigurd Skogestad</w:t>
      </w:r>
    </w:p>
    <w:p w:rsidR="00615A93" w:rsidRDefault="00615A93" w:rsidP="00615A93">
      <w:r>
        <w:t>Co-advisor: Adriana Reyes L</w:t>
      </w:r>
      <w:r w:rsidR="00F52BD2" w:rsidRPr="00F52BD2">
        <w:t>ú</w:t>
      </w:r>
      <w:r>
        <w:t>a</w:t>
      </w:r>
    </w:p>
    <w:p w:rsidR="003C3A01" w:rsidRDefault="003C3A01" w:rsidP="00615A93"/>
    <w:p w:rsidR="003C3A01" w:rsidRPr="004B1263" w:rsidRDefault="003C3A01" w:rsidP="001A5916">
      <w:pPr>
        <w:rPr>
          <w:color w:val="0070C0"/>
        </w:rPr>
      </w:pPr>
      <w:r w:rsidRPr="004B1263">
        <w:rPr>
          <w:color w:val="0070C0"/>
        </w:rPr>
        <w:t>Project Background:</w:t>
      </w:r>
    </w:p>
    <w:p w:rsidR="003C3A01" w:rsidRDefault="003C3A01" w:rsidP="003C3A01">
      <w:pPr>
        <w:spacing w:before="240" w:after="240"/>
        <w:jc w:val="both"/>
      </w:pPr>
      <w:r>
        <w:t xml:space="preserve">Natural gas is a fast growing energy resource in most regions of the world. Liquefaction plays an important role in the distribution of natural gas to locations in which pipeline transportation is not available. </w:t>
      </w:r>
      <w:r w:rsidR="007B0F9A">
        <w:t xml:space="preserve"> Boil-off gas</w:t>
      </w:r>
      <w:r>
        <w:t xml:space="preserve"> </w:t>
      </w:r>
      <w:r w:rsidR="007B0F9A">
        <w:t xml:space="preserve">(BOG) is the natural gas that boils-off during </w:t>
      </w:r>
      <w:r w:rsidR="004B1263">
        <w:t>the</w:t>
      </w:r>
      <w:r w:rsidR="007B0F9A">
        <w:t xml:space="preserve"> voyage of a liquefied natural gas (LNG) carrier.  Pressure in the tanks cannot exceed a certain limit and the common way to avoid overpressure is to burn BOG to onboard power steam turbines, or</w:t>
      </w:r>
      <w:r w:rsidR="004B1263">
        <w:t xml:space="preserve"> simply</w:t>
      </w:r>
      <w:r w:rsidR="007B0F9A">
        <w:t xml:space="preserve"> flare it. </w:t>
      </w:r>
      <w:r>
        <w:t xml:space="preserve">Small-scale </w:t>
      </w:r>
      <w:r w:rsidR="007B0F9A">
        <w:t>LNG</w:t>
      </w:r>
      <w:r>
        <w:t xml:space="preserve"> plants have been installed recently on LNG carriers to re-liquefy </w:t>
      </w:r>
      <w:r w:rsidR="004B1263">
        <w:t>BOG,</w:t>
      </w:r>
      <w:r>
        <w:t xml:space="preserve"> reducing product loss and minimizing flaring. </w:t>
      </w:r>
      <w:r w:rsidR="007B0F9A">
        <w:t xml:space="preserve"> </w:t>
      </w:r>
    </w:p>
    <w:p w:rsidR="003C3A01" w:rsidRDefault="007B0F9A" w:rsidP="003C3A01">
      <w:pPr>
        <w:spacing w:after="240"/>
        <w:jc w:val="both"/>
      </w:pPr>
      <w:r>
        <w:t>As t</w:t>
      </w:r>
      <w:r w:rsidR="003C3A01">
        <w:t xml:space="preserve">he majority of small LNG plants are either onboard carriers or in remote locations, specialized staff is not available and there might be limitations for obtaining continuous or reliable information regarding the process.  For example, chromatography for refrigerant or natural gas composition is not readily available.  This situation makes difficult to track changes in the process and to rely on onboard personnel to perform the appropriate adjustments every time a disturbance occurs. </w:t>
      </w:r>
    </w:p>
    <w:p w:rsidR="00553302" w:rsidRDefault="003C3A01" w:rsidP="003C3A01">
      <w:pPr>
        <w:spacing w:after="240"/>
        <w:jc w:val="both"/>
      </w:pPr>
      <w:r>
        <w:t>T</w:t>
      </w:r>
      <w:r w:rsidRPr="00722553">
        <w:t xml:space="preserve">he optimum composition </w:t>
      </w:r>
      <w:r>
        <w:t xml:space="preserve">of the refrigerant </w:t>
      </w:r>
      <w:r w:rsidRPr="00722553">
        <w:t>is determined by t</w:t>
      </w:r>
      <w:r>
        <w:t>he natural gas feed composition and pres</w:t>
      </w:r>
      <w:r w:rsidRPr="00722553">
        <w:t>sure, plant pressure, and ambient temperature</w:t>
      </w:r>
      <w:r>
        <w:t>.  Ideally, refrigerant composition would be adjusted accordingly, but it is not a practical or even applicable solution</w:t>
      </w:r>
      <w:r w:rsidR="00553302">
        <w:t xml:space="preserve">. </w:t>
      </w:r>
    </w:p>
    <w:p w:rsidR="003C3A01" w:rsidRDefault="00B100B0" w:rsidP="003C3A01">
      <w:pPr>
        <w:spacing w:after="240"/>
        <w:jc w:val="both"/>
      </w:pPr>
      <w:r>
        <w:t xml:space="preserve">Additionally, refrigerant </w:t>
      </w:r>
      <w:r w:rsidR="00AD1909">
        <w:t>may</w:t>
      </w:r>
      <w:r>
        <w:t xml:space="preserve"> leak from the pipeline. As </w:t>
      </w:r>
      <w:r w:rsidR="003C3A01">
        <w:t xml:space="preserve">refrigerant components </w:t>
      </w:r>
      <w:r>
        <w:t xml:space="preserve">do not </w:t>
      </w:r>
      <w:r w:rsidR="003C3A01">
        <w:t>leak at the same rate</w:t>
      </w:r>
      <w:r>
        <w:t>,</w:t>
      </w:r>
      <w:r w:rsidR="003C3A01">
        <w:t xml:space="preserve"> the composit</w:t>
      </w:r>
      <w:r w:rsidR="00553302">
        <w:t xml:space="preserve">ion of the refrigerant varies and </w:t>
      </w:r>
      <w:r w:rsidR="003C3A01">
        <w:t xml:space="preserve">the optimal operating point might also change.  Being onboard a carrier, it is a challenge to maintain near to optimal operation when having this type of disturbances, which are in principle very difficult to measure directly. </w:t>
      </w:r>
    </w:p>
    <w:p w:rsidR="003C3A01" w:rsidRDefault="003C3A01" w:rsidP="003C3A01">
      <w:pPr>
        <w:spacing w:after="240"/>
        <w:jc w:val="both"/>
      </w:pPr>
      <w:r>
        <w:t xml:space="preserve">This situation is an excellent example to explore the convenience of using self-optimizing control variables. The concept behind this is to maintain near-optimal (with acceptable loss) operation in presence of disturbances and implementation errors using constant set points </w:t>
      </w:r>
      <w:r>
        <w:fldChar w:fldCharType="begin" w:fldLock="1"/>
      </w:r>
      <w:r w:rsidR="00680489">
        <w:instrText>ADDIN CSL_CITATION { "citationItems" : [ { "id" : "ITEM-1", "itemData" : { "DOI" : "10.1016/S0959-1524(00)00023-8", "ISSN" : "09591524", "abstract" : "Plantwide control is concerned with the structural decisions involved in the control system design of a chemical plant (C.S. Foss, Critique of chemical process control theory, AIChE Journal 19(2), 1973) 209\u2013214; \u201cWhich variables should be controlled, which variables should be measured, which inputs should be manipulated, and which links should be made between them?\u201d In particular, the first issue about which variables to control has received little attention. It is argued that the answer is related to finding a simple and robust way of implementing the economically optimal operating policy. The goal is to find a set of controlled variables which, when kept at constant setpoints, indirectly lead to near-optimal operation with acceptable loss. This is denoted \u201cself-optimizing\u201d control. Since the economics are determined by the overall plant behavior, it is necessary to take a plantwide perspective. A systematic procedure for finding suitable controlled variables based on only steady-state information is presented. Important steps are degree of freedom analysis, definition of optimal operation (cost and constraints), and evaluation of the loss when the controlled variables are kept constant rather than optimally adjusted. A case study yields very interesting insights into the control and maximum throughput of distillation columns.", "author" : [ { "dropping-particle" : "", "family" : "Skogestad", "given" : "Sigurd", "non-dropping-particle" : "", "parse-names" : false, "suffix" : "" } ], "container-title" : "Journal of Process Control", "id" : "ITEM-1", "issue" : "5", "issued" : { "date-parts" : [ [ "2000", "10" ] ] }, "page" : "487-507", "title" : "Plantwide control: the search for the self-optimizing control structure", "type" : "article-journal", "volume" : "10" }, "uris" : [ "http://www.mendeley.com/documents/?uuid=63e7e636-c01e-4e50-b298-e615ef9296d8" ] }, { "id" : "ITEM-2", "itemData" : { "DOI" : "10.1016/j.compchemeng.2004.07.011", "ISSN" : "00981354", "abstract" : "The topic of this paper is how to implement optimal decisions in an uncertain world. A study of how this is done in real systems\u2014from the nationwide optimization of the economy by the Central Bank to the optimal use of resources in a single cell\u2014shows that a common approach is to use feedback strategies where selected controlled variables are kept at constant values. For example, in order to optimize the wealth of a country (overall objective), the Central Bank may to attempt to keep the inflation constant (selected controlled variable) by adjusting the interest rate (independent input variable). The underlying idea is that the system behavior is indirectly optimized by keeping selected controlled variables at given constant values (setpoints). In the paper this idea of \u201cself-optimizing control\u201d is explained and illustrated on a large number of examples.", "author" : [ { "dropping-particle" : "", "family" : "Skogestad", "given" : "Sigurd", "non-dropping-particle" : "", "parse-names" : false, "suffix" : "" } ], "container-title" : "Computers &amp; Chemical Engineering", "id" : "ITEM-2", "issue" : "1", "issued" : { "date-parts" : [ [ "2004", "12" ] ] }, "page" : "127-137", "title" : "Near-optimal operation by self-optimizing control: from process control to marathon running and business systems", "type" : "article-journal", "volume" : "29" }, "uris" : [ "http://www.mendeley.com/documents/?uuid=a363ec76-8b16-4cf0-aaed-4384519afd39" ] } ], "mendeley" : { "formattedCitation" : "(Skogestad 2000, 2004)", "plainTextFormattedCitation" : "(Skogestad 2000, 2004)", "previouslyFormattedCitation" : "(Skogestad 2000, 2004)" }, "properties" : { "noteIndex" : 0 }, "schema" : "https://github.com/citation-style-language/schema/raw/master/csl-citation.json" }</w:instrText>
      </w:r>
      <w:r>
        <w:fldChar w:fldCharType="separate"/>
      </w:r>
      <w:r w:rsidR="00553302" w:rsidRPr="00553302">
        <w:rPr>
          <w:noProof/>
        </w:rPr>
        <w:t>(Skogestad 2000, 2004)</w:t>
      </w:r>
      <w:r>
        <w:fldChar w:fldCharType="end"/>
      </w:r>
      <w:r>
        <w:t xml:space="preserve">. </w:t>
      </w:r>
    </w:p>
    <w:p w:rsidR="003C3A01" w:rsidRDefault="00553302" w:rsidP="003C3A01">
      <w:pPr>
        <w:spacing w:after="240"/>
        <w:jc w:val="both"/>
      </w:pPr>
      <w:r>
        <w:t xml:space="preserve">The analyzed plant </w:t>
      </w:r>
      <w:r w:rsidR="00D22338">
        <w:t xml:space="preserve">would preferably </w:t>
      </w:r>
      <w:r>
        <w:t xml:space="preserve">be the one described by </w:t>
      </w:r>
      <w:r>
        <w:fldChar w:fldCharType="begin" w:fldLock="1"/>
      </w:r>
      <w:r w:rsidR="00680489">
        <w:instrText>ADDIN CSL_CITATION { "citationItems" : [ { "id" : "ITEM-1", "itemData" : { "DOI" : "10.1016/j.jngse.2010.05.001", "ISSN" : "18755100", "abstract" : "A small-scale reliquefaction plant for natural gas boil-off gas from gas tankers has been developed, analysed and experimentally tested in laboratory and in full-scale. The reliquefaction plant is installed onboard a 10 000m3 gas carrier intended for transport of LNG between export and receiving terminals, initially in Scandinavia and in the Baltic Sea. Typical production capacity of a full-scale plant is 20tonnes of LNG per day. Standard refrigeration components, easily available as off the shelf products, are used in the system design. Copper brazed plate heat exchangers are among the key components. The combination of using a lubricant injected screw compressor and a mixed component refrigerant contributes to achieve relatively high energy efficiency. The gas carrier is also designed to carry other gases such as ethylene, LPG and VCM, and is therefore equipped with a newly developed ordinary cascade refrigeration plant. When the vessel is in LNG service the capacity of the cascade plant is used for precooling of LNG boil-off as well as for precooling of the mixed component refrigerant. A theoretical analysis of the plant shows a specific power consumption of 0.49kWh/kg LNG, corresponding to an exergy efficiency of 34%. The specific suction volume is 1.8m3/kg LNG with the current mixed refrigerant composition. The loss analysis shows several possible improvement possibilities. Successful full-scale tests have been performed, verifying the liquefaction capacity and operation of the plant.", "author" : [ { "dropping-particle" : "", "family" : "Neks\u00e5", "given" : "P.", "non-dropping-particle" : "", "parse-names" : false, "suffix" : "" }, { "dropping-particle" : "", "family" : "Brendeng", "given" : "E.", "non-dropping-particle" : "", "parse-names" : false, "suffix" : "" }, { "dropping-particle" : "", "family" : "Drescher", "given" : "M.", "non-dropping-particle" : "", "parse-names" : false, "suffix" : "" }, { "dropping-particle" : "", "family" : "Norberg", "given" : "B.", "non-dropping-particle" : "", "parse-names" : false, "suffix" : "" } ], "container-title" : "Journal of Natural Gas Science and Engineering", "id" : "ITEM-1", "issue" : "2-3", "issued" : { "date-parts" : [ [ "2010", "7" ] ] }, "page" : "143-149", "title" : "Development and analysis of a natural gas reliquefaction plant for small gas carriers", "type" : "article-journal", "volume" : "2" }, "uris" : [ "http://www.mendeley.com/documents/?uuid=95a37c3a-c798-46a3-8798-287c7e6da686" ] } ], "mendeley" : { "formattedCitation" : "(Neks\u00e5 et al. 2010)", "plainTextFormattedCitation" : "(Neks\u00e5 et al. 2010)", "previouslyFormattedCitation" : "(Neks\u00e5 et al. 2010)" }, "properties" : { "noteIndex" : 0 }, "schema" : "https://github.com/citation-style-language/schema/raw/master/csl-citation.json" }</w:instrText>
      </w:r>
      <w:r>
        <w:fldChar w:fldCharType="separate"/>
      </w:r>
      <w:r w:rsidRPr="00553302">
        <w:rPr>
          <w:noProof/>
        </w:rPr>
        <w:t>(Nekså et al. 2010)</w:t>
      </w:r>
      <w:r>
        <w:fldChar w:fldCharType="end"/>
      </w:r>
      <w:r w:rsidR="00B0684B">
        <w:t xml:space="preserve"> </w:t>
      </w:r>
      <w:r w:rsidR="00D22338">
        <w:t>but it could be</w:t>
      </w:r>
      <w:r w:rsidR="00B0684B">
        <w:t xml:space="preserve"> another</w:t>
      </w:r>
      <w:r w:rsidR="004B1263">
        <w:t xml:space="preserve"> simple </w:t>
      </w:r>
      <w:r w:rsidR="00B0684B">
        <w:t>LNG plant.</w:t>
      </w:r>
    </w:p>
    <w:p w:rsidR="003C3A01" w:rsidRDefault="00B0684B" w:rsidP="003C3A01">
      <w:pPr>
        <w:rPr>
          <w:color w:val="0070C0"/>
        </w:rPr>
      </w:pPr>
      <w:r>
        <w:rPr>
          <w:color w:val="0070C0"/>
        </w:rPr>
        <w:t>Proposed activities:</w:t>
      </w:r>
    </w:p>
    <w:p w:rsidR="003C3A01" w:rsidRDefault="004C51B9" w:rsidP="00474265">
      <w:pPr>
        <w:pStyle w:val="ListParagraph"/>
        <w:numPr>
          <w:ilvl w:val="0"/>
          <w:numId w:val="2"/>
        </w:numPr>
        <w:ind w:left="426"/>
        <w:jc w:val="both"/>
        <w:rPr>
          <w:color w:val="000000" w:themeColor="text1"/>
        </w:rPr>
      </w:pPr>
      <w:r>
        <w:rPr>
          <w:color w:val="000000" w:themeColor="text1"/>
        </w:rPr>
        <w:t xml:space="preserve">Literature </w:t>
      </w:r>
      <w:r w:rsidR="00004E41">
        <w:rPr>
          <w:color w:val="000000" w:themeColor="text1"/>
        </w:rPr>
        <w:t>search</w:t>
      </w:r>
      <w:r>
        <w:rPr>
          <w:color w:val="000000" w:themeColor="text1"/>
        </w:rPr>
        <w:t xml:space="preserve"> o</w:t>
      </w:r>
      <w:r w:rsidR="002B4BF8">
        <w:rPr>
          <w:color w:val="000000" w:themeColor="text1"/>
        </w:rPr>
        <w:t>n:</w:t>
      </w:r>
      <w:r>
        <w:rPr>
          <w:color w:val="000000" w:themeColor="text1"/>
        </w:rPr>
        <w:t xml:space="preserve"> small LNG technologies</w:t>
      </w:r>
      <w:r w:rsidR="00474265">
        <w:rPr>
          <w:color w:val="000000" w:themeColor="text1"/>
        </w:rPr>
        <w:t>, types of models,</w:t>
      </w:r>
      <w:r>
        <w:rPr>
          <w:color w:val="000000" w:themeColor="text1"/>
        </w:rPr>
        <w:t xml:space="preserve"> and </w:t>
      </w:r>
      <w:r w:rsidR="002B4BF8">
        <w:rPr>
          <w:color w:val="000000" w:themeColor="text1"/>
        </w:rPr>
        <w:t>typical</w:t>
      </w:r>
      <w:r w:rsidR="00474265">
        <w:rPr>
          <w:color w:val="000000" w:themeColor="text1"/>
        </w:rPr>
        <w:t xml:space="preserve"> </w:t>
      </w:r>
      <w:r>
        <w:rPr>
          <w:color w:val="000000" w:themeColor="text1"/>
        </w:rPr>
        <w:t xml:space="preserve">control strategies for this type of </w:t>
      </w:r>
      <w:r w:rsidR="00972AB4">
        <w:rPr>
          <w:color w:val="000000" w:themeColor="text1"/>
        </w:rPr>
        <w:t>processes</w:t>
      </w:r>
      <w:r>
        <w:rPr>
          <w:color w:val="000000" w:themeColor="text1"/>
        </w:rPr>
        <w:t xml:space="preserve">. </w:t>
      </w:r>
    </w:p>
    <w:p w:rsidR="00474265" w:rsidRDefault="001B77CF" w:rsidP="00474265">
      <w:pPr>
        <w:pStyle w:val="ListParagraph"/>
        <w:numPr>
          <w:ilvl w:val="0"/>
          <w:numId w:val="2"/>
        </w:numPr>
        <w:ind w:left="426"/>
        <w:jc w:val="both"/>
        <w:rPr>
          <w:color w:val="000000" w:themeColor="text1"/>
        </w:rPr>
      </w:pPr>
      <w:r>
        <w:rPr>
          <w:color w:val="000000" w:themeColor="text1"/>
        </w:rPr>
        <w:t>Modeling</w:t>
      </w:r>
      <w:r w:rsidR="004B1263">
        <w:rPr>
          <w:color w:val="000000" w:themeColor="text1"/>
        </w:rPr>
        <w:t xml:space="preserve"> for control purposes</w:t>
      </w:r>
      <w:r w:rsidR="00474265">
        <w:rPr>
          <w:color w:val="000000" w:themeColor="text1"/>
        </w:rPr>
        <w:t>. There are two possible options:</w:t>
      </w:r>
    </w:p>
    <w:p w:rsidR="004C51B9" w:rsidRDefault="000A6259" w:rsidP="00474265">
      <w:pPr>
        <w:pStyle w:val="ListParagraph"/>
        <w:numPr>
          <w:ilvl w:val="1"/>
          <w:numId w:val="2"/>
        </w:numPr>
        <w:jc w:val="both"/>
        <w:rPr>
          <w:color w:val="000000" w:themeColor="text1"/>
        </w:rPr>
      </w:pPr>
      <w:r>
        <w:rPr>
          <w:color w:val="000000" w:themeColor="text1"/>
        </w:rPr>
        <w:t>Develop</w:t>
      </w:r>
      <w:r w:rsidR="001B77CF">
        <w:rPr>
          <w:color w:val="000000" w:themeColor="text1"/>
        </w:rPr>
        <w:t xml:space="preserve"> </w:t>
      </w:r>
      <w:r w:rsidR="00F24FE9">
        <w:rPr>
          <w:color w:val="000000" w:themeColor="text1"/>
        </w:rPr>
        <w:t xml:space="preserve">a </w:t>
      </w:r>
      <w:r w:rsidR="001B77CF">
        <w:rPr>
          <w:color w:val="000000" w:themeColor="text1"/>
        </w:rPr>
        <w:t>steady</w:t>
      </w:r>
      <w:r w:rsidR="004C51B9">
        <w:rPr>
          <w:color w:val="000000" w:themeColor="text1"/>
        </w:rPr>
        <w:t xml:space="preserve"> state </w:t>
      </w:r>
      <w:r w:rsidR="001B77CF">
        <w:rPr>
          <w:color w:val="000000" w:themeColor="text1"/>
        </w:rPr>
        <w:t xml:space="preserve">HYSYS </w:t>
      </w:r>
      <w:r w:rsidR="004C51B9">
        <w:rPr>
          <w:color w:val="000000" w:themeColor="text1"/>
        </w:rPr>
        <w:t xml:space="preserve">model of the refrigeration cycle. </w:t>
      </w:r>
    </w:p>
    <w:p w:rsidR="00474265" w:rsidRDefault="000A6259" w:rsidP="00474265">
      <w:pPr>
        <w:pStyle w:val="ListParagraph"/>
        <w:numPr>
          <w:ilvl w:val="1"/>
          <w:numId w:val="2"/>
        </w:numPr>
        <w:jc w:val="both"/>
        <w:rPr>
          <w:color w:val="000000" w:themeColor="text1"/>
        </w:rPr>
      </w:pPr>
      <w:r>
        <w:rPr>
          <w:color w:val="000000" w:themeColor="text1"/>
        </w:rPr>
        <w:t>Develop</w:t>
      </w:r>
      <w:r w:rsidR="001B77CF">
        <w:rPr>
          <w:color w:val="000000" w:themeColor="text1"/>
        </w:rPr>
        <w:t xml:space="preserve"> a s</w:t>
      </w:r>
      <w:r w:rsidR="00474265">
        <w:rPr>
          <w:color w:val="000000" w:themeColor="text1"/>
        </w:rPr>
        <w:t>imple</w:t>
      </w:r>
      <w:r w:rsidR="000E7469">
        <w:rPr>
          <w:color w:val="000000" w:themeColor="text1"/>
        </w:rPr>
        <w:t xml:space="preserve"> (possibly dynamic)</w:t>
      </w:r>
      <w:r w:rsidR="00474265">
        <w:rPr>
          <w:color w:val="000000" w:themeColor="text1"/>
        </w:rPr>
        <w:t xml:space="preserve"> model </w:t>
      </w:r>
      <w:r w:rsidR="001B77CF">
        <w:rPr>
          <w:color w:val="000000" w:themeColor="text1"/>
        </w:rPr>
        <w:t>of the refrigeration cycle using MATLAB</w:t>
      </w:r>
      <w:r w:rsidR="00474265">
        <w:rPr>
          <w:color w:val="000000" w:themeColor="text1"/>
        </w:rPr>
        <w:t>.</w:t>
      </w:r>
    </w:p>
    <w:p w:rsidR="00F86362" w:rsidRDefault="00F86362" w:rsidP="00474265">
      <w:pPr>
        <w:pStyle w:val="ListParagraph"/>
        <w:numPr>
          <w:ilvl w:val="0"/>
          <w:numId w:val="2"/>
        </w:numPr>
        <w:ind w:left="426"/>
        <w:jc w:val="both"/>
        <w:rPr>
          <w:color w:val="000000" w:themeColor="text1"/>
        </w:rPr>
      </w:pPr>
      <w:r>
        <w:rPr>
          <w:color w:val="000000" w:themeColor="text1"/>
        </w:rPr>
        <w:t>Optimization</w:t>
      </w:r>
      <w:r w:rsidR="004954C0">
        <w:rPr>
          <w:color w:val="000000" w:themeColor="text1"/>
        </w:rPr>
        <w:t xml:space="preserve">: </w:t>
      </w:r>
      <w:r w:rsidR="00E45CCB">
        <w:rPr>
          <w:color w:val="000000" w:themeColor="text1"/>
        </w:rPr>
        <w:t>analysis of</w:t>
      </w:r>
      <w:r w:rsidR="00474265">
        <w:rPr>
          <w:color w:val="000000" w:themeColor="text1"/>
        </w:rPr>
        <w:t xml:space="preserve"> optimal operating conditions when disturbances occur.</w:t>
      </w:r>
    </w:p>
    <w:p w:rsidR="00F86362" w:rsidRPr="004C51B9" w:rsidRDefault="00F86362" w:rsidP="00474265">
      <w:pPr>
        <w:pStyle w:val="ListParagraph"/>
        <w:numPr>
          <w:ilvl w:val="0"/>
          <w:numId w:val="2"/>
        </w:numPr>
        <w:ind w:left="426"/>
        <w:jc w:val="both"/>
        <w:rPr>
          <w:color w:val="000000" w:themeColor="text1"/>
        </w:rPr>
      </w:pPr>
      <w:r>
        <w:t>Analysis of research challenges. May include a proposal for Master thesis work</w:t>
      </w:r>
      <w:r w:rsidR="00474265">
        <w:t>.</w:t>
      </w:r>
    </w:p>
    <w:p w:rsidR="00B0684B" w:rsidRDefault="00B0684B" w:rsidP="003C3A01">
      <w:pPr>
        <w:rPr>
          <w:color w:val="000000" w:themeColor="text1"/>
        </w:rPr>
      </w:pPr>
    </w:p>
    <w:p w:rsidR="004C51B9" w:rsidRDefault="004C51B9" w:rsidP="003C3A01">
      <w:pPr>
        <w:rPr>
          <w:color w:val="000000" w:themeColor="text1"/>
        </w:rPr>
      </w:pPr>
    </w:p>
    <w:p w:rsidR="00251A99" w:rsidRPr="004B1263" w:rsidRDefault="00B0684B" w:rsidP="00251A99">
      <w:pPr>
        <w:jc w:val="both"/>
      </w:pPr>
      <w:r w:rsidRPr="004B1263">
        <w:rPr>
          <w:color w:val="000000" w:themeColor="text1"/>
        </w:rPr>
        <w:t>Specific activities</w:t>
      </w:r>
      <w:r w:rsidR="00474265" w:rsidRPr="004B1263">
        <w:rPr>
          <w:color w:val="000000" w:themeColor="text1"/>
        </w:rPr>
        <w:t xml:space="preserve"> and methods</w:t>
      </w:r>
      <w:r w:rsidRPr="004B1263">
        <w:rPr>
          <w:color w:val="000000" w:themeColor="text1"/>
        </w:rPr>
        <w:t xml:space="preserve"> will be discussed and defined with the project student.</w:t>
      </w:r>
      <w:r w:rsidR="00251A99" w:rsidRPr="004B1263">
        <w:rPr>
          <w:color w:val="000000" w:themeColor="text1"/>
        </w:rPr>
        <w:t xml:space="preserve"> </w:t>
      </w:r>
      <w:r w:rsidR="00251A99" w:rsidRPr="004B1263">
        <w:t xml:space="preserve">The student will write a project description at the beginning of the semester, specifying the actual objectives and proposing </w:t>
      </w:r>
      <w:r w:rsidR="00F86362" w:rsidRPr="004B1263">
        <w:t xml:space="preserve">a </w:t>
      </w:r>
      <w:r w:rsidR="00251A99" w:rsidRPr="004B1263">
        <w:t>time schedule.</w:t>
      </w:r>
    </w:p>
    <w:p w:rsidR="00B0684B" w:rsidRPr="004B1263" w:rsidRDefault="00B0684B" w:rsidP="003C3A01">
      <w:pPr>
        <w:rPr>
          <w:color w:val="000000" w:themeColor="text1"/>
        </w:rPr>
      </w:pPr>
    </w:p>
    <w:p w:rsidR="003C3A01" w:rsidRDefault="003C3A01" w:rsidP="003C3A01">
      <w:pPr>
        <w:rPr>
          <w:color w:val="000000" w:themeColor="text1"/>
        </w:rPr>
      </w:pPr>
    </w:p>
    <w:p w:rsidR="001A5916" w:rsidRPr="003C3A01" w:rsidRDefault="003C3A01">
      <w:pPr>
        <w:rPr>
          <w:b/>
          <w:color w:val="00B0F0"/>
        </w:rPr>
      </w:pPr>
      <w:r w:rsidRPr="003C3A01">
        <w:rPr>
          <w:b/>
          <w:color w:val="00B0F0"/>
        </w:rPr>
        <w:t>References:</w:t>
      </w:r>
    </w:p>
    <w:p w:rsidR="00680489" w:rsidRPr="00680489" w:rsidRDefault="003C3A01">
      <w:pPr>
        <w:pStyle w:val="NormalWeb"/>
        <w:ind w:left="480" w:hanging="480"/>
        <w:divId w:val="1665206260"/>
        <w:rPr>
          <w:rFonts w:ascii="Calibri" w:hAnsi="Calibri"/>
          <w:noProof/>
          <w:sz w:val="22"/>
        </w:rPr>
      </w:pPr>
      <w:r>
        <w:fldChar w:fldCharType="begin" w:fldLock="1"/>
      </w:r>
      <w:r>
        <w:instrText xml:space="preserve">ADDIN Mendeley Bibliography CSL_BIBLIOGRAPHY </w:instrText>
      </w:r>
      <w:r>
        <w:fldChar w:fldCharType="separate"/>
      </w:r>
      <w:r w:rsidR="00680489" w:rsidRPr="00680489">
        <w:rPr>
          <w:rFonts w:ascii="Calibri" w:hAnsi="Calibri"/>
          <w:noProof/>
          <w:sz w:val="22"/>
        </w:rPr>
        <w:t xml:space="preserve">Nekså, P., E. Brendeng, M. Drescher, and B. Norberg. 2010. “Development and Analysis of a Natural Gas Reliquefaction Plant for Small Gas Carriers.” </w:t>
      </w:r>
      <w:r w:rsidR="00680489" w:rsidRPr="00680489">
        <w:rPr>
          <w:rFonts w:ascii="Calibri" w:hAnsi="Calibri"/>
          <w:i/>
          <w:iCs/>
          <w:noProof/>
          <w:sz w:val="22"/>
        </w:rPr>
        <w:t>Journal of Natural Gas Science and Engineering</w:t>
      </w:r>
      <w:r w:rsidR="00680489" w:rsidRPr="00680489">
        <w:rPr>
          <w:rFonts w:ascii="Calibri" w:hAnsi="Calibri"/>
          <w:noProof/>
          <w:sz w:val="22"/>
        </w:rPr>
        <w:t xml:space="preserve"> 2(2-3): 143–49. http://www.sciencedirect.com/science/article/pii/S1875510010000326 (January 20, 2015).</w:t>
      </w:r>
    </w:p>
    <w:p w:rsidR="00680489" w:rsidRPr="00680489" w:rsidRDefault="00680489">
      <w:pPr>
        <w:pStyle w:val="NormalWeb"/>
        <w:ind w:left="480" w:hanging="480"/>
        <w:divId w:val="1665206260"/>
        <w:rPr>
          <w:rFonts w:ascii="Calibri" w:hAnsi="Calibri"/>
          <w:noProof/>
          <w:sz w:val="22"/>
        </w:rPr>
      </w:pPr>
      <w:r w:rsidRPr="00680489">
        <w:rPr>
          <w:rFonts w:ascii="Calibri" w:hAnsi="Calibri"/>
          <w:noProof/>
          <w:sz w:val="22"/>
        </w:rPr>
        <w:t xml:space="preserve">Skogestad, Sigurd. 2000. “Plantwide Control: The Search for the Self-Optimizing Control Structure.” </w:t>
      </w:r>
      <w:r w:rsidRPr="00680489">
        <w:rPr>
          <w:rFonts w:ascii="Calibri" w:hAnsi="Calibri"/>
          <w:i/>
          <w:iCs/>
          <w:noProof/>
          <w:sz w:val="22"/>
        </w:rPr>
        <w:t>Journal of Process Control</w:t>
      </w:r>
      <w:r w:rsidRPr="00680489">
        <w:rPr>
          <w:rFonts w:ascii="Calibri" w:hAnsi="Calibri"/>
          <w:noProof/>
          <w:sz w:val="22"/>
        </w:rPr>
        <w:t xml:space="preserve"> 10(5): 487–507. http://dx.doi.org/10.1016/S0959-1524(00)00023-8 (December 3, 2013).</w:t>
      </w:r>
    </w:p>
    <w:p w:rsidR="00680489" w:rsidRPr="00680489" w:rsidRDefault="00680489">
      <w:pPr>
        <w:pStyle w:val="NormalWeb"/>
        <w:ind w:left="480" w:hanging="480"/>
        <w:divId w:val="1665206260"/>
        <w:rPr>
          <w:rFonts w:ascii="Calibri" w:hAnsi="Calibri"/>
          <w:noProof/>
          <w:sz w:val="22"/>
        </w:rPr>
      </w:pPr>
      <w:r w:rsidRPr="00680489">
        <w:rPr>
          <w:rFonts w:ascii="Calibri" w:hAnsi="Calibri"/>
          <w:noProof/>
          <w:sz w:val="22"/>
        </w:rPr>
        <w:t xml:space="preserve">———. 2004. “Near-Optimal Operation by Self-Optimizing Control: From Process Control to Marathon Running and Business Systems.” </w:t>
      </w:r>
      <w:r w:rsidRPr="00680489">
        <w:rPr>
          <w:rFonts w:ascii="Calibri" w:hAnsi="Calibri"/>
          <w:i/>
          <w:iCs/>
          <w:noProof/>
          <w:sz w:val="22"/>
        </w:rPr>
        <w:t>Computers &amp; Chemical Engineering</w:t>
      </w:r>
      <w:r w:rsidRPr="00680489">
        <w:rPr>
          <w:rFonts w:ascii="Calibri" w:hAnsi="Calibri"/>
          <w:noProof/>
          <w:sz w:val="22"/>
        </w:rPr>
        <w:t xml:space="preserve"> 29(1): 127–37. http://www.sciencedirect.com/science/article/pii/S009813540400184X (October 3, 2014).</w:t>
      </w:r>
    </w:p>
    <w:p w:rsidR="003C3A01" w:rsidRDefault="003C3A01">
      <w:r>
        <w:fldChar w:fldCharType="end"/>
      </w:r>
    </w:p>
    <w:sectPr w:rsidR="003C3A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C2F7F"/>
    <w:multiLevelType w:val="hybridMultilevel"/>
    <w:tmpl w:val="B0C88A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795020"/>
    <w:multiLevelType w:val="hybridMultilevel"/>
    <w:tmpl w:val="131677B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FB2"/>
    <w:rsid w:val="00004E41"/>
    <w:rsid w:val="000A6259"/>
    <w:rsid w:val="000B2E48"/>
    <w:rsid w:val="000E7469"/>
    <w:rsid w:val="001A5916"/>
    <w:rsid w:val="001B77CF"/>
    <w:rsid w:val="00251A99"/>
    <w:rsid w:val="002A6D46"/>
    <w:rsid w:val="002B4BF8"/>
    <w:rsid w:val="003C3A01"/>
    <w:rsid w:val="003F3292"/>
    <w:rsid w:val="00474265"/>
    <w:rsid w:val="004954C0"/>
    <w:rsid w:val="004B1263"/>
    <w:rsid w:val="004C51B9"/>
    <w:rsid w:val="00553302"/>
    <w:rsid w:val="00615A93"/>
    <w:rsid w:val="00680489"/>
    <w:rsid w:val="007B0F9A"/>
    <w:rsid w:val="00886E99"/>
    <w:rsid w:val="008A558F"/>
    <w:rsid w:val="00972AB4"/>
    <w:rsid w:val="00A16411"/>
    <w:rsid w:val="00A7276C"/>
    <w:rsid w:val="00AD1909"/>
    <w:rsid w:val="00B0684B"/>
    <w:rsid w:val="00B100B0"/>
    <w:rsid w:val="00B30B58"/>
    <w:rsid w:val="00BC1FB2"/>
    <w:rsid w:val="00CB3DC3"/>
    <w:rsid w:val="00D22338"/>
    <w:rsid w:val="00DB0C68"/>
    <w:rsid w:val="00E45CCB"/>
    <w:rsid w:val="00F24FE9"/>
    <w:rsid w:val="00F52BD2"/>
    <w:rsid w:val="00F863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A93"/>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A93"/>
    <w:pPr>
      <w:ind w:left="720"/>
    </w:pPr>
  </w:style>
  <w:style w:type="paragraph" w:styleId="NormalWeb">
    <w:name w:val="Normal (Web)"/>
    <w:basedOn w:val="Normal"/>
    <w:uiPriority w:val="99"/>
    <w:unhideWhenUsed/>
    <w:rsid w:val="003C3A01"/>
    <w:pPr>
      <w:spacing w:before="100" w:beforeAutospacing="1" w:after="100" w:afterAutospacing="1"/>
    </w:pPr>
    <w:rPr>
      <w:rFonts w:ascii="Times New Roman" w:eastAsiaTheme="minorEastAsia"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5A93"/>
    <w:pPr>
      <w:spacing w:after="0" w:line="24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A93"/>
    <w:pPr>
      <w:ind w:left="720"/>
    </w:pPr>
  </w:style>
  <w:style w:type="paragraph" w:styleId="NormalWeb">
    <w:name w:val="Normal (Web)"/>
    <w:basedOn w:val="Normal"/>
    <w:uiPriority w:val="99"/>
    <w:unhideWhenUsed/>
    <w:rsid w:val="003C3A01"/>
    <w:pPr>
      <w:spacing w:before="100" w:beforeAutospacing="1" w:after="100" w:afterAutospacing="1"/>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124544">
      <w:bodyDiv w:val="1"/>
      <w:marLeft w:val="0"/>
      <w:marRight w:val="0"/>
      <w:marTop w:val="0"/>
      <w:marBottom w:val="0"/>
      <w:divBdr>
        <w:top w:val="none" w:sz="0" w:space="0" w:color="auto"/>
        <w:left w:val="none" w:sz="0" w:space="0" w:color="auto"/>
        <w:bottom w:val="none" w:sz="0" w:space="0" w:color="auto"/>
        <w:right w:val="none" w:sz="0" w:space="0" w:color="auto"/>
      </w:divBdr>
    </w:div>
    <w:div w:id="955134292">
      <w:bodyDiv w:val="1"/>
      <w:marLeft w:val="0"/>
      <w:marRight w:val="0"/>
      <w:marTop w:val="0"/>
      <w:marBottom w:val="0"/>
      <w:divBdr>
        <w:top w:val="none" w:sz="0" w:space="0" w:color="auto"/>
        <w:left w:val="none" w:sz="0" w:space="0" w:color="auto"/>
        <w:bottom w:val="none" w:sz="0" w:space="0" w:color="auto"/>
        <w:right w:val="none" w:sz="0" w:space="0" w:color="auto"/>
      </w:divBdr>
    </w:div>
    <w:div w:id="1364592666">
      <w:bodyDiv w:val="1"/>
      <w:marLeft w:val="0"/>
      <w:marRight w:val="0"/>
      <w:marTop w:val="0"/>
      <w:marBottom w:val="0"/>
      <w:divBdr>
        <w:top w:val="none" w:sz="0" w:space="0" w:color="auto"/>
        <w:left w:val="none" w:sz="0" w:space="0" w:color="auto"/>
        <w:bottom w:val="none" w:sz="0" w:space="0" w:color="auto"/>
        <w:right w:val="none" w:sz="0" w:space="0" w:color="auto"/>
      </w:divBdr>
      <w:divsChild>
        <w:div w:id="1307009651">
          <w:marLeft w:val="0"/>
          <w:marRight w:val="0"/>
          <w:marTop w:val="0"/>
          <w:marBottom w:val="0"/>
          <w:divBdr>
            <w:top w:val="none" w:sz="0" w:space="0" w:color="auto"/>
            <w:left w:val="none" w:sz="0" w:space="0" w:color="auto"/>
            <w:bottom w:val="none" w:sz="0" w:space="0" w:color="auto"/>
            <w:right w:val="none" w:sz="0" w:space="0" w:color="auto"/>
          </w:divBdr>
          <w:divsChild>
            <w:div w:id="170263836">
              <w:marLeft w:val="0"/>
              <w:marRight w:val="0"/>
              <w:marTop w:val="0"/>
              <w:marBottom w:val="0"/>
              <w:divBdr>
                <w:top w:val="none" w:sz="0" w:space="0" w:color="auto"/>
                <w:left w:val="none" w:sz="0" w:space="0" w:color="auto"/>
                <w:bottom w:val="none" w:sz="0" w:space="0" w:color="auto"/>
                <w:right w:val="none" w:sz="0" w:space="0" w:color="auto"/>
              </w:divBdr>
              <w:divsChild>
                <w:div w:id="1065180273">
                  <w:marLeft w:val="0"/>
                  <w:marRight w:val="0"/>
                  <w:marTop w:val="0"/>
                  <w:marBottom w:val="0"/>
                  <w:divBdr>
                    <w:top w:val="none" w:sz="0" w:space="0" w:color="auto"/>
                    <w:left w:val="none" w:sz="0" w:space="0" w:color="auto"/>
                    <w:bottom w:val="none" w:sz="0" w:space="0" w:color="auto"/>
                    <w:right w:val="none" w:sz="0" w:space="0" w:color="auto"/>
                  </w:divBdr>
                  <w:divsChild>
                    <w:div w:id="1194539309">
                      <w:marLeft w:val="0"/>
                      <w:marRight w:val="0"/>
                      <w:marTop w:val="0"/>
                      <w:marBottom w:val="0"/>
                      <w:divBdr>
                        <w:top w:val="none" w:sz="0" w:space="0" w:color="auto"/>
                        <w:left w:val="none" w:sz="0" w:space="0" w:color="auto"/>
                        <w:bottom w:val="none" w:sz="0" w:space="0" w:color="auto"/>
                        <w:right w:val="none" w:sz="0" w:space="0" w:color="auto"/>
                      </w:divBdr>
                      <w:divsChild>
                        <w:div w:id="357392429">
                          <w:marLeft w:val="0"/>
                          <w:marRight w:val="0"/>
                          <w:marTop w:val="0"/>
                          <w:marBottom w:val="0"/>
                          <w:divBdr>
                            <w:top w:val="none" w:sz="0" w:space="0" w:color="auto"/>
                            <w:left w:val="none" w:sz="0" w:space="0" w:color="auto"/>
                            <w:bottom w:val="none" w:sz="0" w:space="0" w:color="auto"/>
                            <w:right w:val="none" w:sz="0" w:space="0" w:color="auto"/>
                          </w:divBdr>
                          <w:divsChild>
                            <w:div w:id="256642145">
                              <w:marLeft w:val="0"/>
                              <w:marRight w:val="0"/>
                              <w:marTop w:val="0"/>
                              <w:marBottom w:val="0"/>
                              <w:divBdr>
                                <w:top w:val="none" w:sz="0" w:space="0" w:color="auto"/>
                                <w:left w:val="none" w:sz="0" w:space="0" w:color="auto"/>
                                <w:bottom w:val="none" w:sz="0" w:space="0" w:color="auto"/>
                                <w:right w:val="none" w:sz="0" w:space="0" w:color="auto"/>
                              </w:divBdr>
                              <w:divsChild>
                                <w:div w:id="169639502">
                                  <w:marLeft w:val="0"/>
                                  <w:marRight w:val="0"/>
                                  <w:marTop w:val="0"/>
                                  <w:marBottom w:val="0"/>
                                  <w:divBdr>
                                    <w:top w:val="none" w:sz="0" w:space="0" w:color="auto"/>
                                    <w:left w:val="none" w:sz="0" w:space="0" w:color="auto"/>
                                    <w:bottom w:val="none" w:sz="0" w:space="0" w:color="auto"/>
                                    <w:right w:val="none" w:sz="0" w:space="0" w:color="auto"/>
                                  </w:divBdr>
                                  <w:divsChild>
                                    <w:div w:id="166520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3995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72268-7734-4CB5-BF6E-07AC175A7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738</Words>
  <Characters>921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0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 Reyes Lua</dc:creator>
  <cp:lastModifiedBy>Sigurd Skogestad</cp:lastModifiedBy>
  <cp:revision>35</cp:revision>
  <cp:lastPrinted>2015-05-13T10:10:00Z</cp:lastPrinted>
  <dcterms:created xsi:type="dcterms:W3CDTF">2015-05-12T14:14:00Z</dcterms:created>
  <dcterms:modified xsi:type="dcterms:W3CDTF">2015-05-13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a.reyeslua@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